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 xml:space="preserve">Numa sociedade cada vez mais competitiva e imprevisível a nível profissional, para além dos constantes isolamentos e preocupações associadas </w:t>
      </w:r>
      <w:proofErr w:type="gramStart"/>
      <w:r w:rsidRPr="00504670">
        <w:rPr>
          <w:sz w:val="24"/>
          <w:szCs w:val="24"/>
        </w:rPr>
        <w:t>à</w:t>
      </w:r>
      <w:proofErr w:type="gramEnd"/>
      <w:r w:rsidRPr="00504670">
        <w:rPr>
          <w:sz w:val="24"/>
          <w:szCs w:val="24"/>
        </w:rPr>
        <w:t xml:space="preserve">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proofErr w:type="gramStart"/>
      <w:r w:rsidR="006E23F8" w:rsidRPr="00504670">
        <w:rPr>
          <w:sz w:val="24"/>
          <w:szCs w:val="24"/>
        </w:rPr>
        <w:t xml:space="preserve">mote </w:t>
      </w:r>
      <w:r w:rsidR="006E23F8" w:rsidRPr="00504670">
        <w:rPr>
          <w:i/>
          <w:iCs/>
          <w:sz w:val="24"/>
          <w:szCs w:val="24"/>
        </w:rPr>
        <w:t>Partilha</w:t>
      </w:r>
      <w:proofErr w:type="gramEnd"/>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w:t>
      </w:r>
      <w:proofErr w:type="gramStart"/>
      <w:r w:rsidR="00ED3E74" w:rsidRPr="00504670">
        <w:rPr>
          <w:sz w:val="24"/>
          <w:szCs w:val="24"/>
        </w:rPr>
        <w:t>temáticas</w:t>
      </w:r>
      <w:proofErr w:type="gramEnd"/>
      <w:r w:rsidR="00ED3E74" w:rsidRPr="00504670">
        <w:rPr>
          <w:sz w:val="24"/>
          <w:szCs w:val="24"/>
        </w:rPr>
        <w:t xml:space="preserve">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proofErr w:type="gramStart"/>
      <w:r w:rsidRPr="00504670">
        <w:rPr>
          <w:i/>
          <w:iCs/>
          <w:sz w:val="24"/>
          <w:szCs w:val="24"/>
        </w:rPr>
        <w:t>and</w:t>
      </w:r>
      <w:proofErr w:type="spellEnd"/>
      <w:r w:rsidRPr="00504670">
        <w:rPr>
          <w:i/>
          <w:iCs/>
          <w:sz w:val="24"/>
          <w:szCs w:val="24"/>
        </w:rPr>
        <w:t xml:space="preserve"> Games</w:t>
      </w:r>
      <w:proofErr w:type="gramEnd"/>
      <w:r w:rsidRPr="00504670">
        <w:rPr>
          <w:i/>
          <w:iCs/>
          <w:sz w:val="24"/>
          <w:szCs w:val="24"/>
        </w:rPr>
        <w:t xml:space="preserve">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w:t>
      </w:r>
      <w:proofErr w:type="gramStart"/>
      <w:r w:rsidRPr="00504670">
        <w:rPr>
          <w:sz w:val="24"/>
          <w:szCs w:val="24"/>
        </w:rPr>
        <w:t>é,  categorias</w:t>
      </w:r>
      <w:proofErr w:type="gramEnd"/>
      <w:r w:rsidRPr="00504670">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w:t>
      </w:r>
      <w:proofErr w:type="gramStart"/>
      <w:r w:rsidRPr="00504670">
        <w:rPr>
          <w:sz w:val="24"/>
          <w:szCs w:val="24"/>
        </w:rPr>
        <w:t xml:space="preserve">em  </w:t>
      </w:r>
      <w:proofErr w:type="spellStart"/>
      <w:r w:rsidRPr="00504670">
        <w:rPr>
          <w:i/>
          <w:iCs/>
          <w:sz w:val="24"/>
          <w:szCs w:val="24"/>
        </w:rPr>
        <w:t>The</w:t>
      </w:r>
      <w:proofErr w:type="spellEnd"/>
      <w:proofErr w:type="gram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w:t>
      </w:r>
      <w:proofErr w:type="gramStart"/>
      <w:r w:rsidRPr="00504670">
        <w:rPr>
          <w:sz w:val="24"/>
          <w:szCs w:val="24"/>
        </w:rPr>
        <w:t>o caus</w:t>
      </w:r>
      <w:proofErr w:type="gramEnd"/>
      <w:r w:rsidRPr="00504670">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504670">
        <w:rPr>
          <w:sz w:val="24"/>
          <w:szCs w:val="24"/>
        </w:rPr>
        <w:t>vilão</w:t>
      </w:r>
      <w:proofErr w:type="gramEnd"/>
      <w:r w:rsidRPr="00504670">
        <w:rPr>
          <w:sz w:val="24"/>
          <w:szCs w:val="24"/>
        </w:rPr>
        <w:t xml:space="preserve">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w:t>
      </w:r>
      <w:proofErr w:type="gramStart"/>
      <w:r w:rsidRPr="00504670">
        <w:rPr>
          <w:sz w:val="24"/>
          <w:szCs w:val="24"/>
        </w:rPr>
        <w:t>história</w:t>
      </w:r>
      <w:proofErr w:type="gramEnd"/>
      <w:r w:rsidRPr="00504670">
        <w:rPr>
          <w:sz w:val="24"/>
          <w:szCs w:val="24"/>
        </w:rPr>
        <w:t xml:space="preserve"> mas sim de adicionar um maior contexto e profundidade à mesma). Tanto </w:t>
      </w:r>
      <w:proofErr w:type="gramStart"/>
      <w:r w:rsidRPr="00504670">
        <w:rPr>
          <w:sz w:val="24"/>
          <w:szCs w:val="24"/>
        </w:rPr>
        <w:t xml:space="preserve">os </w:t>
      </w:r>
      <w:r w:rsidRPr="00504670">
        <w:rPr>
          <w:i/>
          <w:iCs/>
          <w:sz w:val="24"/>
          <w:szCs w:val="24"/>
        </w:rPr>
        <w:t>driver</w:t>
      </w:r>
      <w:proofErr w:type="gram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w:t>
      </w:r>
      <w:proofErr w:type="gramStart"/>
      <w:r w:rsidRPr="00504670">
        <w:rPr>
          <w:sz w:val="24"/>
          <w:szCs w:val="24"/>
        </w:rPr>
        <w:t>indivíduo;  é</w:t>
      </w:r>
      <w:proofErr w:type="gramEnd"/>
      <w:r w:rsidRPr="00504670">
        <w:rPr>
          <w:sz w:val="24"/>
          <w:szCs w:val="24"/>
        </w:rPr>
        <w:t xml:space="preserve">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proofErr w:type="gramStart"/>
      <w:r w:rsidRPr="00504670">
        <w:rPr>
          <w:sz w:val="24"/>
          <w:szCs w:val="24"/>
        </w:rPr>
        <w:t>ampararam-se</w:t>
      </w:r>
      <w:proofErr w:type="gramEnd"/>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w:t>
      </w:r>
      <w:proofErr w:type="gramStart"/>
      <w:r w:rsidRPr="00504670">
        <w:rPr>
          <w:sz w:val="24"/>
          <w:szCs w:val="24"/>
        </w:rPr>
        <w:t>enquanto que</w:t>
      </w:r>
      <w:proofErr w:type="gramEnd"/>
      <w:r w:rsidRPr="00504670">
        <w:rPr>
          <w:sz w:val="24"/>
          <w:szCs w:val="24"/>
        </w:rPr>
        <w:t xml:space="preserv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w:t>
      </w:r>
      <w:proofErr w:type="gramStart"/>
      <w:r w:rsidRPr="00504670">
        <w:rPr>
          <w:sz w:val="24"/>
          <w:szCs w:val="24"/>
        </w:rPr>
        <w:t>” .</w:t>
      </w:r>
      <w:proofErr w:type="gramEnd"/>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504670">
        <w:rPr>
          <w:sz w:val="24"/>
          <w:szCs w:val="24"/>
        </w:rPr>
        <w:t>- ,</w:t>
      </w:r>
      <w:proofErr w:type="gramEnd"/>
      <w:r w:rsidR="00CE2405" w:rsidRPr="00504670">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743AA7">
        <w:rPr>
          <w:kern w:val="2"/>
          <w:sz w:val="24"/>
          <w:szCs w:val="24"/>
          <w14:ligatures w14:val="standardContextual"/>
        </w:rPr>
        <w:t>de cor preta</w:t>
      </w:r>
      <w:proofErr w:type="gramEnd"/>
      <w:r w:rsidRPr="00743AA7">
        <w:rPr>
          <w:kern w:val="2"/>
          <w:sz w:val="24"/>
          <w:szCs w:val="24"/>
          <w14:ligatures w14:val="standardContextual"/>
        </w:rPr>
        <w:t xml:space="preserve">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Pr="008325C0"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proofErr w:type="spellStart"/>
      <w:r w:rsidRPr="00832E4A">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w:t>
      </w:r>
      <w:proofErr w:type="spellStart"/>
      <w:r w:rsidR="008325C0">
        <w:rPr>
          <w:rFonts w:cstheme="minorHAnsi"/>
          <w:i/>
          <w:iCs/>
          <w:kern w:val="2"/>
          <w:sz w:val="24"/>
          <w:szCs w:val="24"/>
          <w14:ligatures w14:val="standardContextual"/>
        </w:rPr>
        <w:t>engine</w:t>
      </w:r>
      <w:proofErr w:type="spellEnd"/>
      <w:r w:rsidR="008325C0">
        <w:rPr>
          <w:rFonts w:cstheme="minorHAnsi"/>
          <w:i/>
          <w:iCs/>
          <w:kern w:val="2"/>
          <w:sz w:val="24"/>
          <w:szCs w:val="24"/>
          <w14:ligatures w14:val="standardContextual"/>
        </w:rPr>
        <w:t xml:space="preserve"> </w:t>
      </w:r>
      <w:r w:rsidR="008325C0">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Pr>
          <w:rFonts w:cstheme="minorHAnsi"/>
          <w:i/>
          <w:iCs/>
          <w:kern w:val="2"/>
          <w:sz w:val="24"/>
          <w:szCs w:val="24"/>
          <w14:ligatures w14:val="standardContextual"/>
        </w:rPr>
        <w:t>shaders</w:t>
      </w:r>
      <w:proofErr w:type="spellEnd"/>
      <w:r w:rsidR="008325C0">
        <w:rPr>
          <w:rFonts w:cstheme="minorHAnsi"/>
          <w:kern w:val="2"/>
          <w:sz w:val="24"/>
          <w:szCs w:val="24"/>
          <w14:ligatures w14:val="standardContextual"/>
        </w:rPr>
        <w:t xml:space="preserve">, efeitos de pós-processamento, etc., são compilados numa imagem renderizada. </w:t>
      </w: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0111F0">
      <w:pPr>
        <w:ind w:firstLine="720"/>
        <w:jc w:val="center"/>
        <w:rPr>
          <w:rFonts w:cstheme="minorHAnsi"/>
          <w:kern w:val="2"/>
          <w:sz w:val="24"/>
          <w:szCs w:val="24"/>
          <w14:ligatures w14:val="standardContextual"/>
        </w:rPr>
      </w:pPr>
      <w:r>
        <w:rPr>
          <w:noProof/>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lastRenderedPageBreak/>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1">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3"/>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lastRenderedPageBreak/>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4"/>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5"/>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6"/>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2"/>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B529E">
        <w:rPr>
          <w:rFonts w:cstheme="minorHAnsi"/>
          <w:i/>
          <w:iCs/>
          <w:kern w:val="2"/>
          <w:sz w:val="24"/>
          <w:szCs w:val="24"/>
          <w14:ligatures w14:val="standardContextual"/>
        </w:rPr>
        <w:t>MetaHuman</w:t>
      </w:r>
      <w:proofErr w:type="spellEnd"/>
    </w:p>
    <w:p w14:paraId="77425A0B" w14:textId="6E5F4CB2"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proofErr w:type="spellStart"/>
      <w:r>
        <w:rPr>
          <w:rFonts w:cstheme="minorHAnsi"/>
          <w:i/>
          <w:iCs/>
          <w:kern w:val="2"/>
          <w:sz w:val="24"/>
          <w:szCs w:val="24"/>
          <w14:ligatures w14:val="standardContextual"/>
        </w:rPr>
        <w:t>framework</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esignada por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proofErr w:type="spellStart"/>
      <w:r w:rsidR="007D4917">
        <w:rPr>
          <w:rFonts w:cstheme="minorHAnsi"/>
          <w:i/>
          <w:iCs/>
          <w:kern w:val="2"/>
          <w:sz w:val="24"/>
          <w:szCs w:val="24"/>
          <w14:ligatures w14:val="standardContextual"/>
        </w:rPr>
        <w:t>Unreal</w:t>
      </w:r>
      <w:proofErr w:type="spellEnd"/>
      <w:r w:rsidR="007D4917">
        <w:rPr>
          <w:rFonts w:cstheme="minorHAnsi"/>
          <w:i/>
          <w:iCs/>
          <w:kern w:val="2"/>
          <w:sz w:val="24"/>
          <w:szCs w:val="24"/>
          <w14:ligatures w14:val="standardContextual"/>
        </w:rPr>
        <w:t xml:space="preserve"> </w:t>
      </w:r>
      <w:proofErr w:type="spellStart"/>
      <w:r w:rsidR="007D4917">
        <w:rPr>
          <w:rFonts w:cstheme="minorHAnsi"/>
          <w:i/>
          <w:iCs/>
          <w:kern w:val="2"/>
          <w:sz w:val="24"/>
          <w:szCs w:val="24"/>
          <w14:ligatures w14:val="standardContextual"/>
        </w:rPr>
        <w:t>Engine</w:t>
      </w:r>
      <w:proofErr w:type="spellEnd"/>
      <w:r w:rsidR="007D4917">
        <w:rPr>
          <w:rFonts w:cstheme="minorHAnsi"/>
          <w:i/>
          <w:iCs/>
          <w:kern w:val="2"/>
          <w:sz w:val="24"/>
          <w:szCs w:val="24"/>
          <w14:ligatures w14:val="standardContextual"/>
        </w:rPr>
        <w:t xml:space="preserve"> </w:t>
      </w:r>
      <w:r w:rsidR="007D4917">
        <w:rPr>
          <w:rFonts w:cstheme="minorHAnsi"/>
          <w:kern w:val="2"/>
          <w:sz w:val="24"/>
          <w:szCs w:val="24"/>
          <w14:ligatures w14:val="standardContextual"/>
        </w:rPr>
        <w:t xml:space="preserve">como motor de jogo, pois a proprietária </w:t>
      </w:r>
      <w:proofErr w:type="spellStart"/>
      <w:r w:rsidR="007D4917">
        <w:rPr>
          <w:rFonts w:cstheme="minorHAnsi"/>
          <w:kern w:val="2"/>
          <w:sz w:val="24"/>
          <w:szCs w:val="24"/>
          <w14:ligatures w14:val="standardContextual"/>
        </w:rPr>
        <w:t>Epic</w:t>
      </w:r>
      <w:proofErr w:type="spellEnd"/>
      <w:r w:rsidR="007D4917">
        <w:rPr>
          <w:rFonts w:cstheme="minorHAnsi"/>
          <w:kern w:val="2"/>
          <w:sz w:val="24"/>
          <w:szCs w:val="24"/>
          <w14:ligatures w14:val="standardContextual"/>
        </w:rPr>
        <w:t xml:space="preserve"> Games proíbe o uso de qualquer material proveniente da plataforma de criação de seres humanos noutros </w:t>
      </w:r>
      <w:r w:rsidR="007D4917">
        <w:rPr>
          <w:rFonts w:cstheme="minorHAnsi"/>
          <w:i/>
          <w:iCs/>
          <w:kern w:val="2"/>
          <w:sz w:val="24"/>
          <w:szCs w:val="24"/>
          <w14:ligatures w14:val="standardContextual"/>
        </w:rPr>
        <w:t xml:space="preserve">game </w:t>
      </w:r>
      <w:proofErr w:type="spellStart"/>
      <w:r w:rsidR="007D4917">
        <w:rPr>
          <w:rFonts w:cstheme="minorHAnsi"/>
          <w:i/>
          <w:iCs/>
          <w:kern w:val="2"/>
          <w:sz w:val="24"/>
          <w:szCs w:val="24"/>
          <w14:ligatures w14:val="standardContextual"/>
        </w:rPr>
        <w:t>engines</w:t>
      </w:r>
      <w:proofErr w:type="spellEnd"/>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www.unrealengine.com/en-US/eula/mhc","accessed":{"date-parts":[["2023","10","6"]]},"id":"ITEM-1","issued":{"date-parts":[["0"]]},"title":"MetaHuman Creator EULA - Unreal Engine","type":"webpage"},"uris":["http://www.mendeley.com/documents/?uuid=68c6ada3-eb47-38af-8c89-1356e807bfca"]}],"mendeley":{"formattedCitation":"(&lt;i&gt;MetaHuman Creator EULA - Unreal Engine&lt;/i&gt;, n.d.)","plainTextFormattedCitation":"(MetaHuman Creator EULA - Unreal Engine,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8418EB" w:rsidRPr="008418EB">
        <w:rPr>
          <w:rFonts w:cstheme="minorHAnsi"/>
          <w:iCs/>
          <w:noProof/>
          <w:kern w:val="2"/>
          <w:sz w:val="24"/>
          <w:szCs w:val="24"/>
          <w14:ligatures w14:val="standardContextual"/>
        </w:rPr>
        <w:t>(</w:t>
      </w:r>
      <w:r w:rsidR="008418EB" w:rsidRPr="008418EB">
        <w:rPr>
          <w:rFonts w:cstheme="minorHAnsi"/>
          <w:i/>
          <w:iCs/>
          <w:noProof/>
          <w:kern w:val="2"/>
          <w:sz w:val="24"/>
          <w:szCs w:val="24"/>
          <w14:ligatures w14:val="standardContextual"/>
        </w:rPr>
        <w:t>MetaHuman Creator EULA - Unreal Engine</w:t>
      </w:r>
      <w:r w:rsidR="008418EB" w:rsidRPr="008418EB">
        <w:rPr>
          <w:rFonts w:cstheme="minorHAnsi"/>
          <w:iCs/>
          <w:noProof/>
          <w:kern w:val="2"/>
          <w:sz w:val="24"/>
          <w:szCs w:val="24"/>
          <w14:ligatures w14:val="standardContextual"/>
        </w:rPr>
        <w:t>,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77777777" w:rsidR="00590985" w:rsidRPr="007D4917" w:rsidRDefault="00590985" w:rsidP="00590985">
      <w:pPr>
        <w:ind w:firstLine="720"/>
        <w:jc w:val="both"/>
        <w:rPr>
          <w:rFonts w:cstheme="minorHAnsi"/>
          <w:kern w:val="2"/>
          <w:sz w:val="24"/>
          <w:szCs w:val="24"/>
          <w14:ligatures w14:val="standardContextual"/>
        </w:rPr>
      </w:pPr>
    </w:p>
    <w:p w14:paraId="48E2FB4E" w14:textId="3A63062E" w:rsidR="00B462D4" w:rsidRPr="00C06BB5"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a interface de utilizador</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3"/>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4"/>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5"/>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16"/>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1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1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1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1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1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18"/>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C52A5">
        <w:rPr>
          <w:kern w:val="2"/>
          <w:sz w:val="24"/>
          <w:szCs w:val="24"/>
          <w14:ligatures w14:val="standardContextual"/>
        </w:rPr>
        <w:t>que</w:t>
      </w:r>
      <w:proofErr w:type="gramEnd"/>
      <w:r w:rsidRPr="004C52A5">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C52A5">
        <w:rPr>
          <w:kern w:val="2"/>
          <w:sz w:val="24"/>
          <w:szCs w:val="24"/>
          <w14:ligatures w14:val="standardContextual"/>
        </w:rPr>
        <w:t>de, se</w:t>
      </w:r>
      <w:proofErr w:type="gramEnd"/>
      <w:r w:rsidRPr="004C52A5">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19"/>
      </w:r>
      <w:r w:rsidRPr="004C52A5">
        <w:rPr>
          <w:kern w:val="2"/>
          <w:sz w:val="24"/>
          <w:szCs w:val="24"/>
          <w14:ligatures w14:val="standardContextual"/>
        </w:rPr>
        <w:t xml:space="preserve"> tem como intuito descomprimir a temática séria do jogo – a convivência com a depressão </w:t>
      </w:r>
      <w:proofErr w:type="gramStart"/>
      <w:r w:rsidRPr="004C52A5">
        <w:rPr>
          <w:kern w:val="2"/>
          <w:sz w:val="24"/>
          <w:szCs w:val="24"/>
          <w14:ligatures w14:val="standardContextual"/>
        </w:rPr>
        <w:t>- ,</w:t>
      </w:r>
      <w:proofErr w:type="gramEnd"/>
      <w:r w:rsidRPr="004C52A5">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0"/>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uey, </w:t>
          </w:r>
          <w:proofErr w:type="gramStart"/>
          <w:r w:rsidRPr="004C52A5">
            <w:rPr>
              <w:rFonts w:eastAsia="Times New Roman"/>
              <w:i/>
              <w:iCs/>
              <w:kern w:val="2"/>
              <w:sz w:val="24"/>
              <w:szCs w:val="24"/>
              <w:lang w:val="en-US"/>
              <w14:ligatures w14:val="standardContextual"/>
            </w:rPr>
            <w:t>Dewey</w:t>
          </w:r>
          <w:proofErr w:type="gramEnd"/>
          <w:r w:rsidRPr="004C52A5">
            <w:rPr>
              <w:rFonts w:eastAsia="Times New Roman"/>
              <w:i/>
              <w:iCs/>
              <w:kern w:val="2"/>
              <w:sz w:val="24"/>
              <w:szCs w:val="24"/>
              <w:lang w:val="en-US"/>
              <w14:ligatures w14:val="standardContextual"/>
            </w:rPr>
            <w:t xml:space="preserve">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1"/>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2"/>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3"/>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26"/>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27"/>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0"/>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proofErr w:type="gram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w:t>
          </w:r>
          <w:proofErr w:type="gramEnd"/>
          <w:r w:rsidRPr="004C52A5">
            <w:rPr>
              <w:rFonts w:eastAsia="Times New Roman"/>
              <w:kern w:val="2"/>
              <w:sz w:val="24"/>
              <w:szCs w:val="24"/>
              <w14:ligatures w14:val="standardContextual"/>
            </w:rPr>
            <w:t xml:space="preserve">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1"/>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4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5"/>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37"/>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38"/>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39"/>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1"/>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2"/>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3"/>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46"/>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47"/>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48"/>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49"/>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Descontração – que pode ser verificada, nomeadamente, pelo seu vestuário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w:t>
      </w:r>
      <w:proofErr w:type="gramStart"/>
      <w:r w:rsidRPr="004C52A5">
        <w:rPr>
          <w:color w:val="000000"/>
          <w:kern w:val="2"/>
          <w:sz w:val="24"/>
          <w:szCs w:val="24"/>
          <w14:ligatures w14:val="standardContextual"/>
        </w:rPr>
        <w:t>no momento em que</w:t>
      </w:r>
      <w:proofErr w:type="gramEnd"/>
      <w:r w:rsidRPr="004C52A5">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58"/>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2"/>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3"/>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6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C52A5">
        <w:rPr>
          <w:color w:val="000000"/>
          <w:kern w:val="2"/>
          <w:sz w:val="24"/>
          <w:szCs w:val="24"/>
          <w14:ligatures w14:val="standardContextual"/>
        </w:rPr>
        <w:t>- ,</w:t>
      </w:r>
      <w:proofErr w:type="gramEnd"/>
      <w:r w:rsidRPr="004C52A5">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 xml:space="preserve">(n.d.). Retrieved September 6, 2023, from </w:t>
          </w:r>
          <w:proofErr w:type="gramStart"/>
          <w:r w:rsidRPr="004C52A5">
            <w:rPr>
              <w:rFonts w:eastAsia="Times New Roman"/>
              <w:sz w:val="24"/>
              <w:szCs w:val="24"/>
              <w:lang w:val="en-US"/>
            </w:rPr>
            <w:t>https://poemanalysis.com/definition/act/</w:t>
          </w:r>
          <w:proofErr w:type="gramEnd"/>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healthline.com/health/alienation#symptoms</w:t>
          </w:r>
          <w:proofErr w:type="gramEnd"/>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proofErr w:type="gramStart"/>
          <w:r w:rsidRPr="004C52A5">
            <w:rPr>
              <w:rFonts w:eastAsia="Times New Roman"/>
              <w:i/>
              <w:iCs/>
              <w:sz w:val="24"/>
              <w:szCs w:val="24"/>
              <w:lang w:val="en-US"/>
            </w:rPr>
            <w:t>Differeing:Understanding</w:t>
          </w:r>
          <w:proofErr w:type="spellEnd"/>
          <w:proofErr w:type="gram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w:t>
          </w:r>
          <w:proofErr w:type="gramStart"/>
          <w:r w:rsidRPr="004C52A5">
            <w:rPr>
              <w:rFonts w:eastAsia="Times New Roman"/>
              <w:sz w:val="24"/>
              <w:szCs w:val="24"/>
              <w:lang w:val="en-US"/>
            </w:rPr>
            <w:t>perspective</w:t>
          </w:r>
          <w:proofErr w:type="gramEnd"/>
          <w:r w:rsidRPr="004C52A5">
            <w:rPr>
              <w:rFonts w:eastAsia="Times New Roman"/>
              <w:sz w:val="24"/>
              <w:szCs w:val="24"/>
              <w:lang w:val="en-US"/>
            </w:rPr>
            <w:t xml:space="preser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dictionary.cambridge.org/dictionary/english/easter-egg</w:t>
          </w:r>
          <w:proofErr w:type="gramEnd"/>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Fi</w:t>
          </w:r>
          <w:proofErr w:type="gramEnd"/>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ign.com/wikis/the-legend-of-zelda-skyward-sword/Gaepora</w:t>
          </w:r>
          <w:proofErr w:type="gramEnd"/>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en.wikipedia.org/wiki/Grant%27s</w:t>
          </w:r>
          <w:proofErr w:type="gramEnd"/>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dictionary.cambridge.org/dictionary/english/manga</w:t>
          </w:r>
          <w:proofErr w:type="gramEnd"/>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simplysociology.com/marx-alienation.html</w:t>
          </w:r>
          <w:proofErr w:type="gramEnd"/>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zelda.com/skyward-sword-hd/pt/</w:t>
          </w:r>
          <w:proofErr w:type="gramEnd"/>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a1zesVBH5yc</w:t>
          </w:r>
          <w:proofErr w:type="gramEnd"/>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Princess_Zelda#The_Legend_of_Zelda:_Skyward_Sword</w:t>
          </w:r>
          <w:proofErr w:type="gramEnd"/>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vodafone.pt/press-releases/2022/12/saude-mental-e-o-tema-da-campanha-de-natal-da-vodafone.html</w:t>
          </w:r>
          <w:proofErr w:type="gramEnd"/>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ageuk.org.uk/information-advice/money-legal/pensions/state-pension/changes-to-state-pension-age/</w:t>
          </w:r>
          <w:proofErr w:type="gramEnd"/>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en.wikipedia.org/wiki/The_Catcher_in_the_Rye</w:t>
          </w:r>
          <w:proofErr w:type="gramEnd"/>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w:t>
          </w:r>
          <w:proofErr w:type="gramStart"/>
          <w:r w:rsidRPr="004C52A5">
            <w:rPr>
              <w:rFonts w:eastAsia="Times New Roman"/>
              <w:i/>
              <w:iCs/>
              <w:sz w:val="24"/>
              <w:szCs w:val="24"/>
              <w:lang w:val="en-US"/>
            </w:rPr>
            <w:t>In</w:t>
          </w:r>
          <w:proofErr w:type="gramEnd"/>
          <w:r w:rsidRPr="004C52A5">
            <w:rPr>
              <w:rFonts w:eastAsia="Times New Roman"/>
              <w:i/>
              <w:iCs/>
              <w:sz w:val="24"/>
              <w:szCs w:val="24"/>
              <w:lang w:val="en-US"/>
            </w:rPr>
            <w:t xml:space="preserve">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wook.pt/livro/the-catcher-in-the-rye-j-d-salinger/22874624</w:t>
          </w:r>
          <w:proofErr w:type="gramEnd"/>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w:t>
          </w:r>
          <w:proofErr w:type="gramStart"/>
          <w:r w:rsidRPr="004C52A5">
            <w:rPr>
              <w:rFonts w:eastAsia="Times New Roman"/>
              <w:i/>
              <w:iCs/>
              <w:sz w:val="24"/>
              <w:szCs w:val="24"/>
              <w:lang w:val="en-US"/>
            </w:rPr>
            <w:t>By</w:t>
          </w:r>
          <w:proofErr w:type="gramEnd"/>
          <w:r w:rsidRPr="004C52A5">
            <w:rPr>
              <w:rFonts w:eastAsia="Times New Roman"/>
              <w:i/>
              <w:iCs/>
              <w:sz w:val="24"/>
              <w:szCs w:val="24"/>
              <w:lang w:val="en-US"/>
            </w:rPr>
            <w:t xml:space="preserve">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worldatlas.com/society/the-world-s-population-by-eye-color.html</w:t>
          </w:r>
          <w:proofErr w:type="gramEnd"/>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ZJYg7cXRQXs</w:t>
          </w:r>
          <w:proofErr w:type="gramEnd"/>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pt.wikipedia.org/wiki/Vegetarianismo</w:t>
          </w:r>
          <w:proofErr w:type="gramEnd"/>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 xml:space="preserve">What </w:t>
          </w:r>
          <w:proofErr w:type="gramStart"/>
          <w:r w:rsidRPr="004C52A5">
            <w:rPr>
              <w:rFonts w:eastAsia="Times New Roman"/>
              <w:i/>
              <w:iCs/>
              <w:sz w:val="24"/>
              <w:szCs w:val="24"/>
              <w:lang w:val="en-US"/>
            </w:rPr>
            <w:t>Are</w:t>
          </w:r>
          <w:proofErr w:type="gramEnd"/>
          <w:r w:rsidRPr="004C52A5">
            <w:rPr>
              <w:rFonts w:eastAsia="Times New Roman"/>
              <w:i/>
              <w:iCs/>
              <w:sz w:val="24"/>
              <w:szCs w:val="24"/>
              <w:lang w:val="en-US"/>
            </w:rPr>
            <w:t xml:space="preserve"> The Average Height In England? - Hood MW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hoodmwr.com/average-height-in-england/</w:t>
          </w:r>
          <w:proofErr w:type="gramEnd"/>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www.garcias.pt/pt/whisky/whisky-grants-8314</w:t>
          </w:r>
          <w:proofErr w:type="gramEnd"/>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 xml:space="preserve">Why We Gain Weight As We </w:t>
          </w:r>
          <w:proofErr w:type="gramStart"/>
          <w:r w:rsidRPr="004C52A5">
            <w:rPr>
              <w:rFonts w:eastAsia="Times New Roman"/>
              <w:i/>
              <w:iCs/>
              <w:sz w:val="24"/>
              <w:szCs w:val="24"/>
              <w:lang w:val="en-US"/>
            </w:rPr>
            <w:t>Age :</w:t>
          </w:r>
          <w:proofErr w:type="gramEnd"/>
          <w:r w:rsidRPr="004C52A5">
            <w:rPr>
              <w:rFonts w:eastAsia="Times New Roman"/>
              <w:i/>
              <w:iCs/>
              <w:sz w:val="24"/>
              <w:szCs w:val="24"/>
              <w:lang w:val="en-US"/>
            </w:rPr>
            <w:t xml:space="preserve"> NP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npr.org/2010/02/22/123887823/why-we-gain-weight-as-we-age</w:t>
          </w:r>
          <w:proofErr w:type="gramEnd"/>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w:t>
          </w:r>
          <w:proofErr w:type="gramStart"/>
          <w:r w:rsidRPr="004C52A5">
            <w:rPr>
              <w:rFonts w:eastAsia="Times New Roman"/>
              <w:sz w:val="24"/>
              <w:szCs w:val="24"/>
              <w:lang w:val="en-US"/>
            </w:rPr>
            <w:t>pitfalls</w:t>
          </w:r>
          <w:proofErr w:type="gramEnd"/>
          <w:r w:rsidRPr="004C52A5">
            <w:rPr>
              <w:rFonts w:eastAsia="Times New Roman"/>
              <w:sz w:val="24"/>
              <w:szCs w:val="24"/>
              <w:lang w:val="en-US"/>
            </w:rPr>
            <w:t xml:space="preserve">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86"/>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A08B1" w14:textId="77777777" w:rsidR="00DD15BE" w:rsidRPr="00504670" w:rsidRDefault="00DD15BE" w:rsidP="00631B7A">
      <w:pPr>
        <w:spacing w:after="0" w:line="240" w:lineRule="auto"/>
      </w:pPr>
      <w:r w:rsidRPr="00504670">
        <w:separator/>
      </w:r>
    </w:p>
  </w:endnote>
  <w:endnote w:type="continuationSeparator" w:id="0">
    <w:p w14:paraId="0B96BE1B" w14:textId="77777777" w:rsidR="00DD15BE" w:rsidRPr="00504670" w:rsidRDefault="00DD15BE"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C32BF" w14:textId="77777777" w:rsidR="00DD15BE" w:rsidRPr="00504670" w:rsidRDefault="00DD15BE" w:rsidP="00631B7A">
      <w:pPr>
        <w:spacing w:after="0" w:line="240" w:lineRule="auto"/>
      </w:pPr>
      <w:r w:rsidRPr="00504670">
        <w:separator/>
      </w:r>
    </w:p>
  </w:footnote>
  <w:footnote w:type="continuationSeparator" w:id="0">
    <w:p w14:paraId="12FE9BAF" w14:textId="77777777" w:rsidR="00DD15BE" w:rsidRPr="00504670" w:rsidRDefault="00DD15BE"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3">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4">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5">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16">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17">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18">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19">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0">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1">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2">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3">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4">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5">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26">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27">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28">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29">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0">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1">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2">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3">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4">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5">
    <w:p w14:paraId="7A313779" w14:textId="77777777" w:rsidR="00A43A66" w:rsidRPr="00714CFB" w:rsidRDefault="00A43A66" w:rsidP="00A43A66">
      <w:pPr>
        <w:pStyle w:val="FootnoteText"/>
      </w:pPr>
      <w:r w:rsidRPr="00714CFB">
        <w:rPr>
          <w:rStyle w:val="FootnoteReference"/>
        </w:rPr>
        <w:footnoteRef/>
      </w:r>
      <w:r w:rsidRPr="00714CFB">
        <w:t xml:space="preserve"> 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36">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37">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8">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39">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0">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1">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2">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3">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4">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5">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6">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7">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8">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49">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0">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1">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2">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3">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4">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5">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56">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7">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58">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59">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0">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1">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2">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3">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4">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5">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66">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67">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68">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69">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0">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w:t>
      </w:r>
      <w:proofErr w:type="gramStart"/>
      <w:r w:rsidRPr="00714CFB">
        <w:t>experiencia</w:t>
      </w:r>
      <w:proofErr w:type="gramEnd"/>
      <w:r w:rsidRPr="00714CFB">
        <w:t>, na verdade, a mesma situação.</w:t>
      </w:r>
    </w:p>
  </w:footnote>
  <w:footnote w:id="71">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2">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3">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4">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5">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76">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7">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8">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79">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0">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1">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2">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3">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4">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5">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86">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9A7ADED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77038"/>
    <w:rsid w:val="001859FA"/>
    <w:rsid w:val="00190997"/>
    <w:rsid w:val="00192CAD"/>
    <w:rsid w:val="00194754"/>
    <w:rsid w:val="001949D8"/>
    <w:rsid w:val="00196BA3"/>
    <w:rsid w:val="001A38E0"/>
    <w:rsid w:val="001A6400"/>
    <w:rsid w:val="001B145B"/>
    <w:rsid w:val="001B1F4F"/>
    <w:rsid w:val="001B582C"/>
    <w:rsid w:val="001D4EEA"/>
    <w:rsid w:val="001E6E92"/>
    <w:rsid w:val="001F1399"/>
    <w:rsid w:val="002019FB"/>
    <w:rsid w:val="002031EF"/>
    <w:rsid w:val="00210A19"/>
    <w:rsid w:val="00211444"/>
    <w:rsid w:val="00215533"/>
    <w:rsid w:val="0021555A"/>
    <w:rsid w:val="002177CB"/>
    <w:rsid w:val="0022417A"/>
    <w:rsid w:val="00227310"/>
    <w:rsid w:val="00232843"/>
    <w:rsid w:val="00232D79"/>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C4B51"/>
    <w:rsid w:val="002C6AF9"/>
    <w:rsid w:val="002E12E6"/>
    <w:rsid w:val="002E281D"/>
    <w:rsid w:val="002E5170"/>
    <w:rsid w:val="002E5236"/>
    <w:rsid w:val="002E55B6"/>
    <w:rsid w:val="002F2593"/>
    <w:rsid w:val="002F2CB1"/>
    <w:rsid w:val="002F4E46"/>
    <w:rsid w:val="002F5C61"/>
    <w:rsid w:val="0030501B"/>
    <w:rsid w:val="00322B77"/>
    <w:rsid w:val="0032667C"/>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82060"/>
    <w:rsid w:val="004909AC"/>
    <w:rsid w:val="00493CE5"/>
    <w:rsid w:val="004946CD"/>
    <w:rsid w:val="004A2BFB"/>
    <w:rsid w:val="004C0790"/>
    <w:rsid w:val="004C52A5"/>
    <w:rsid w:val="004C5991"/>
    <w:rsid w:val="004D602D"/>
    <w:rsid w:val="004E4633"/>
    <w:rsid w:val="004E65B2"/>
    <w:rsid w:val="004E7F76"/>
    <w:rsid w:val="004F69DD"/>
    <w:rsid w:val="00504670"/>
    <w:rsid w:val="005053EC"/>
    <w:rsid w:val="00520001"/>
    <w:rsid w:val="0053102F"/>
    <w:rsid w:val="0054145F"/>
    <w:rsid w:val="00551E0A"/>
    <w:rsid w:val="00554BCD"/>
    <w:rsid w:val="00554D10"/>
    <w:rsid w:val="0055581D"/>
    <w:rsid w:val="00557E9B"/>
    <w:rsid w:val="005625E4"/>
    <w:rsid w:val="00562D6C"/>
    <w:rsid w:val="0057000F"/>
    <w:rsid w:val="00576239"/>
    <w:rsid w:val="005769AB"/>
    <w:rsid w:val="005822CA"/>
    <w:rsid w:val="00585281"/>
    <w:rsid w:val="00585477"/>
    <w:rsid w:val="00590985"/>
    <w:rsid w:val="0059149C"/>
    <w:rsid w:val="005916DB"/>
    <w:rsid w:val="0059263D"/>
    <w:rsid w:val="005926E2"/>
    <w:rsid w:val="005B0DF5"/>
    <w:rsid w:val="005B3672"/>
    <w:rsid w:val="005B7486"/>
    <w:rsid w:val="005D11CB"/>
    <w:rsid w:val="005D568C"/>
    <w:rsid w:val="005D6F43"/>
    <w:rsid w:val="005E042D"/>
    <w:rsid w:val="005E296F"/>
    <w:rsid w:val="00602B78"/>
    <w:rsid w:val="00604B30"/>
    <w:rsid w:val="0061556A"/>
    <w:rsid w:val="0061708B"/>
    <w:rsid w:val="00625544"/>
    <w:rsid w:val="006255A3"/>
    <w:rsid w:val="00631B7A"/>
    <w:rsid w:val="00635A11"/>
    <w:rsid w:val="00636600"/>
    <w:rsid w:val="00644206"/>
    <w:rsid w:val="00650BAF"/>
    <w:rsid w:val="00651B2E"/>
    <w:rsid w:val="0065619F"/>
    <w:rsid w:val="00662943"/>
    <w:rsid w:val="00662C1B"/>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2628"/>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4917"/>
    <w:rsid w:val="007D5213"/>
    <w:rsid w:val="007D59B7"/>
    <w:rsid w:val="007D6377"/>
    <w:rsid w:val="007E08DF"/>
    <w:rsid w:val="007E507B"/>
    <w:rsid w:val="007F06D1"/>
    <w:rsid w:val="007F35F0"/>
    <w:rsid w:val="008026D9"/>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6390"/>
    <w:rsid w:val="00846B18"/>
    <w:rsid w:val="008536D7"/>
    <w:rsid w:val="00862910"/>
    <w:rsid w:val="008646A7"/>
    <w:rsid w:val="00864F60"/>
    <w:rsid w:val="00866250"/>
    <w:rsid w:val="00876A4A"/>
    <w:rsid w:val="00882BCD"/>
    <w:rsid w:val="00890EE0"/>
    <w:rsid w:val="00891E2C"/>
    <w:rsid w:val="008A69A0"/>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A4A46"/>
    <w:rsid w:val="009B1CEE"/>
    <w:rsid w:val="009B4514"/>
    <w:rsid w:val="009B529E"/>
    <w:rsid w:val="009B6BD0"/>
    <w:rsid w:val="009C37A7"/>
    <w:rsid w:val="009C4E70"/>
    <w:rsid w:val="009C5B7F"/>
    <w:rsid w:val="009C74E0"/>
    <w:rsid w:val="009D1708"/>
    <w:rsid w:val="009D228D"/>
    <w:rsid w:val="009D32B7"/>
    <w:rsid w:val="009E1A7A"/>
    <w:rsid w:val="009E2F58"/>
    <w:rsid w:val="009E5D27"/>
    <w:rsid w:val="009E67D6"/>
    <w:rsid w:val="009E70CF"/>
    <w:rsid w:val="009F00B3"/>
    <w:rsid w:val="009F246E"/>
    <w:rsid w:val="00A00BFF"/>
    <w:rsid w:val="00A01D1F"/>
    <w:rsid w:val="00A07499"/>
    <w:rsid w:val="00A11745"/>
    <w:rsid w:val="00A11A15"/>
    <w:rsid w:val="00A164D3"/>
    <w:rsid w:val="00A166B1"/>
    <w:rsid w:val="00A17497"/>
    <w:rsid w:val="00A22514"/>
    <w:rsid w:val="00A230F6"/>
    <w:rsid w:val="00A328ED"/>
    <w:rsid w:val="00A4284A"/>
    <w:rsid w:val="00A43A66"/>
    <w:rsid w:val="00A50AE5"/>
    <w:rsid w:val="00A5693E"/>
    <w:rsid w:val="00A56AAF"/>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25352"/>
    <w:rsid w:val="00B26B09"/>
    <w:rsid w:val="00B27238"/>
    <w:rsid w:val="00B4089D"/>
    <w:rsid w:val="00B41717"/>
    <w:rsid w:val="00B418FB"/>
    <w:rsid w:val="00B42405"/>
    <w:rsid w:val="00B462D4"/>
    <w:rsid w:val="00B5287C"/>
    <w:rsid w:val="00B601EB"/>
    <w:rsid w:val="00B6103D"/>
    <w:rsid w:val="00B62395"/>
    <w:rsid w:val="00B63E2A"/>
    <w:rsid w:val="00B665AF"/>
    <w:rsid w:val="00B75CFB"/>
    <w:rsid w:val="00B80592"/>
    <w:rsid w:val="00B8343A"/>
    <w:rsid w:val="00B92C1D"/>
    <w:rsid w:val="00BA0B7C"/>
    <w:rsid w:val="00BA3F4B"/>
    <w:rsid w:val="00BA4B73"/>
    <w:rsid w:val="00BA7B19"/>
    <w:rsid w:val="00BC0048"/>
    <w:rsid w:val="00BC2FD7"/>
    <w:rsid w:val="00BD18C1"/>
    <w:rsid w:val="00BD2A5D"/>
    <w:rsid w:val="00BD32E8"/>
    <w:rsid w:val="00BD75E8"/>
    <w:rsid w:val="00BE3DD0"/>
    <w:rsid w:val="00BE6A2D"/>
    <w:rsid w:val="00BE74EE"/>
    <w:rsid w:val="00BF2A1C"/>
    <w:rsid w:val="00C04CBE"/>
    <w:rsid w:val="00C06753"/>
    <w:rsid w:val="00C067C3"/>
    <w:rsid w:val="00C06BB5"/>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27FE"/>
    <w:rsid w:val="00CF28D1"/>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764"/>
    <w:rsid w:val="00D94907"/>
    <w:rsid w:val="00D94944"/>
    <w:rsid w:val="00DA0595"/>
    <w:rsid w:val="00DA0F98"/>
    <w:rsid w:val="00DC2D22"/>
    <w:rsid w:val="00DC35BE"/>
    <w:rsid w:val="00DC5994"/>
    <w:rsid w:val="00DC5B38"/>
    <w:rsid w:val="00DC7D67"/>
    <w:rsid w:val="00DD15BE"/>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2FF"/>
    <w:rsid w:val="00E86C9F"/>
    <w:rsid w:val="00E86DBC"/>
    <w:rsid w:val="00EA037C"/>
    <w:rsid w:val="00EA3366"/>
    <w:rsid w:val="00EA7E4B"/>
    <w:rsid w:val="00EB03DC"/>
    <w:rsid w:val="00EB0518"/>
    <w:rsid w:val="00EB1C70"/>
    <w:rsid w:val="00EB637D"/>
    <w:rsid w:val="00EC212A"/>
    <w:rsid w:val="00EC25A2"/>
    <w:rsid w:val="00EC2910"/>
    <w:rsid w:val="00EC7F59"/>
    <w:rsid w:val="00ED21C9"/>
    <w:rsid w:val="00ED2959"/>
    <w:rsid w:val="00ED3E74"/>
    <w:rsid w:val="00EE4308"/>
    <w:rsid w:val="00EE4DD4"/>
    <w:rsid w:val="00EE5A84"/>
    <w:rsid w:val="00F0587C"/>
    <w:rsid w:val="00F10497"/>
    <w:rsid w:val="00F12A32"/>
    <w:rsid w:val="00F14E85"/>
    <w:rsid w:val="00F1605E"/>
    <w:rsid w:val="00F2093D"/>
    <w:rsid w:val="00F267B5"/>
    <w:rsid w:val="00F301F8"/>
    <w:rsid w:val="00F310C7"/>
    <w:rsid w:val="00F31C68"/>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jpe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3.png"/><Relationship Id="rId159" Type="http://schemas.openxmlformats.org/officeDocument/2006/relationships/image" Target="media/image134.png"/><Relationship Id="rId170" Type="http://schemas.openxmlformats.org/officeDocument/2006/relationships/image" Target="media/image145.png"/><Relationship Id="rId107" Type="http://schemas.openxmlformats.org/officeDocument/2006/relationships/image" Target="media/image82.jpe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jpeg"/><Relationship Id="rId149" Type="http://schemas.openxmlformats.org/officeDocument/2006/relationships/image" Target="media/image124.jpe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5.png"/><Relationship Id="rId181" Type="http://schemas.openxmlformats.org/officeDocument/2006/relationships/fontTable" Target="fontTable.xml"/><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jpeg"/><Relationship Id="rId139" Type="http://schemas.openxmlformats.org/officeDocument/2006/relationships/image" Target="media/image114.jpeg"/><Relationship Id="rId85" Type="http://schemas.openxmlformats.org/officeDocument/2006/relationships/image" Target="media/image62.png"/><Relationship Id="rId150" Type="http://schemas.openxmlformats.org/officeDocument/2006/relationships/image" Target="media/image125.jpeg"/><Relationship Id="rId171" Type="http://schemas.openxmlformats.org/officeDocument/2006/relationships/image" Target="media/image146.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openxmlformats.org/officeDocument/2006/relationships/image" Target="media/image104.png"/><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5.png"/><Relationship Id="rId161" Type="http://schemas.openxmlformats.org/officeDocument/2006/relationships/image" Target="media/image136.png"/><Relationship Id="rId182" Type="http://schemas.openxmlformats.org/officeDocument/2006/relationships/glossaryDocument" Target="glossary/document.xml"/><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jpeg"/><Relationship Id="rId44" Type="http://schemas.openxmlformats.org/officeDocument/2006/relationships/image" Target="media/image27.png"/><Relationship Id="rId60" Type="http://schemas.openxmlformats.org/officeDocument/2006/relationships/image" Target="media/image37.png"/><Relationship Id="rId65" Type="http://schemas.openxmlformats.org/officeDocument/2006/relationships/image" Target="media/image42.jpeg"/><Relationship Id="rId81" Type="http://schemas.openxmlformats.org/officeDocument/2006/relationships/image" Target="media/image58.jpeg"/><Relationship Id="rId86" Type="http://schemas.openxmlformats.org/officeDocument/2006/relationships/image" Target="media/image63.png"/><Relationship Id="rId130" Type="http://schemas.openxmlformats.org/officeDocument/2006/relationships/image" Target="media/image105.jpeg"/><Relationship Id="rId135" Type="http://schemas.openxmlformats.org/officeDocument/2006/relationships/image" Target="media/image110.jpeg"/><Relationship Id="rId151" Type="http://schemas.openxmlformats.org/officeDocument/2006/relationships/image" Target="media/image126.png"/><Relationship Id="rId156" Type="http://schemas.openxmlformats.org/officeDocument/2006/relationships/image" Target="media/image131.png"/><Relationship Id="rId177" Type="http://schemas.openxmlformats.org/officeDocument/2006/relationships/image" Target="media/image152.jpeg"/><Relationship Id="rId172" Type="http://schemas.openxmlformats.org/officeDocument/2006/relationships/image" Target="media/image147.png"/><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109" Type="http://schemas.openxmlformats.org/officeDocument/2006/relationships/image" Target="media/image84.jpe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04" Type="http://schemas.openxmlformats.org/officeDocument/2006/relationships/image" Target="media/image79.png"/><Relationship Id="rId120" Type="http://schemas.openxmlformats.org/officeDocument/2006/relationships/image" Target="media/image95.jpeg"/><Relationship Id="rId125" Type="http://schemas.openxmlformats.org/officeDocument/2006/relationships/image" Target="media/image100.jpeg"/><Relationship Id="rId141" Type="http://schemas.openxmlformats.org/officeDocument/2006/relationships/image" Target="media/image116.jpeg"/><Relationship Id="rId146" Type="http://schemas.openxmlformats.org/officeDocument/2006/relationships/image" Target="media/image121.jpeg"/><Relationship Id="rId167" Type="http://schemas.openxmlformats.org/officeDocument/2006/relationships/image" Target="media/image142.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jpeg"/><Relationship Id="rId162" Type="http://schemas.openxmlformats.org/officeDocument/2006/relationships/image" Target="media/image137.jpeg"/><Relationship Id="rId18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jpeg"/><Relationship Id="rId115" Type="http://schemas.openxmlformats.org/officeDocument/2006/relationships/image" Target="media/image90.png"/><Relationship Id="rId131" Type="http://schemas.openxmlformats.org/officeDocument/2006/relationships/image" Target="media/image106.jpeg"/><Relationship Id="rId136" Type="http://schemas.openxmlformats.org/officeDocument/2006/relationships/image" Target="media/image111.jpeg"/><Relationship Id="rId157" Type="http://schemas.openxmlformats.org/officeDocument/2006/relationships/image" Target="media/image132.jpeg"/><Relationship Id="rId178" Type="http://schemas.openxmlformats.org/officeDocument/2006/relationships/image" Target="media/image153.png"/><Relationship Id="rId61" Type="http://schemas.openxmlformats.org/officeDocument/2006/relationships/image" Target="media/image38.jpeg"/><Relationship Id="rId82" Type="http://schemas.openxmlformats.org/officeDocument/2006/relationships/image" Target="media/image59.png"/><Relationship Id="rId152" Type="http://schemas.openxmlformats.org/officeDocument/2006/relationships/image" Target="media/image127.png"/><Relationship Id="rId173" Type="http://schemas.openxmlformats.org/officeDocument/2006/relationships/image" Target="media/image148.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jpeg"/><Relationship Id="rId105" Type="http://schemas.openxmlformats.org/officeDocument/2006/relationships/image" Target="media/image80.png"/><Relationship Id="rId126" Type="http://schemas.openxmlformats.org/officeDocument/2006/relationships/image" Target="media/image101.jpeg"/><Relationship Id="rId147" Type="http://schemas.openxmlformats.org/officeDocument/2006/relationships/image" Target="media/image122.jpeg"/><Relationship Id="rId168" Type="http://schemas.openxmlformats.org/officeDocument/2006/relationships/image" Target="media/image143.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png"/><Relationship Id="rId142" Type="http://schemas.openxmlformats.org/officeDocument/2006/relationships/image" Target="media/image117.png"/><Relationship Id="rId163" Type="http://schemas.openxmlformats.org/officeDocument/2006/relationships/image" Target="media/image138.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2.jpeg"/><Relationship Id="rId158" Type="http://schemas.openxmlformats.org/officeDocument/2006/relationships/image" Target="media/image133.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png"/><Relationship Id="rId132" Type="http://schemas.openxmlformats.org/officeDocument/2006/relationships/image" Target="media/image107.jpeg"/><Relationship Id="rId153" Type="http://schemas.openxmlformats.org/officeDocument/2006/relationships/image" Target="media/image128.png"/><Relationship Id="rId174" Type="http://schemas.openxmlformats.org/officeDocument/2006/relationships/image" Target="media/image149.jpeg"/><Relationship Id="rId179" Type="http://schemas.openxmlformats.org/officeDocument/2006/relationships/image" Target="media/image154.pn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jpeg"/><Relationship Id="rId143" Type="http://schemas.openxmlformats.org/officeDocument/2006/relationships/image" Target="media/image118.jpeg"/><Relationship Id="rId148" Type="http://schemas.openxmlformats.org/officeDocument/2006/relationships/image" Target="media/image123.jpeg"/><Relationship Id="rId164" Type="http://schemas.openxmlformats.org/officeDocument/2006/relationships/image" Target="media/image139.png"/><Relationship Id="rId169"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png"/><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8.jpeg"/><Relationship Id="rId154" Type="http://schemas.openxmlformats.org/officeDocument/2006/relationships/image" Target="media/image129.png"/><Relationship Id="rId175" Type="http://schemas.openxmlformats.org/officeDocument/2006/relationships/image" Target="media/image150.jpe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jpeg"/><Relationship Id="rId123" Type="http://schemas.openxmlformats.org/officeDocument/2006/relationships/image" Target="media/image98.jpeg"/><Relationship Id="rId144" Type="http://schemas.openxmlformats.org/officeDocument/2006/relationships/image" Target="media/image119.jpeg"/><Relationship Id="rId90" Type="http://schemas.openxmlformats.org/officeDocument/2006/relationships/image" Target="media/image65.png"/><Relationship Id="rId165" Type="http://schemas.openxmlformats.org/officeDocument/2006/relationships/image" Target="media/image140.pn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9.jpeg"/><Relationship Id="rId80" Type="http://schemas.openxmlformats.org/officeDocument/2006/relationships/image" Target="media/image57.jpeg"/><Relationship Id="rId155" Type="http://schemas.openxmlformats.org/officeDocument/2006/relationships/image" Target="media/image130.png"/><Relationship Id="rId176" Type="http://schemas.openxmlformats.org/officeDocument/2006/relationships/image" Target="media/image151.pn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png"/><Relationship Id="rId124" Type="http://schemas.openxmlformats.org/officeDocument/2006/relationships/image" Target="media/image99.pn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20.png"/><Relationship Id="rId166" Type="http://schemas.openxmlformats.org/officeDocument/2006/relationships/image" Target="media/image141.jpe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83BE6"/>
    <w:rsid w:val="006F1A5A"/>
    <w:rsid w:val="006F27F6"/>
    <w:rsid w:val="007F0F40"/>
    <w:rsid w:val="00924C60"/>
    <w:rsid w:val="00955E7B"/>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43</TotalTime>
  <Pages>176</Pages>
  <Words>59297</Words>
  <Characters>337993</Characters>
  <Application>Microsoft Office Word</Application>
  <DocSecurity>0</DocSecurity>
  <Lines>2816</Lines>
  <Paragraphs>7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98</cp:revision>
  <cp:lastPrinted>2023-01-26T14:31:00Z</cp:lastPrinted>
  <dcterms:created xsi:type="dcterms:W3CDTF">2023-01-21T16:18:00Z</dcterms:created>
  <dcterms:modified xsi:type="dcterms:W3CDTF">2023-10-07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